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7A61DD" w14:textId="77777777" w:rsidR="00E81978" w:rsidRDefault="00B523D1">
      <w:pPr>
        <w:pStyle w:val="Title"/>
      </w:pPr>
      <w:r>
        <w:t xml:space="preserve">Anatomy and Anatomy </w:t>
      </w:r>
    </w:p>
    <w:p w14:paraId="6109381F" w14:textId="77777777" w:rsidR="00B823AA" w:rsidRDefault="00B823AA" w:rsidP="00B823AA">
      <w:pPr>
        <w:pStyle w:val="Title2"/>
      </w:pPr>
    </w:p>
    <w:p w14:paraId="39BAD920" w14:textId="77777777" w:rsidR="00E81978" w:rsidRDefault="00E81978" w:rsidP="00B823AA">
      <w:pPr>
        <w:pStyle w:val="Title2"/>
      </w:pPr>
    </w:p>
    <w:p w14:paraId="50286EA0" w14:textId="77777777" w:rsidR="003F5409" w:rsidRDefault="003F5409" w:rsidP="00B823AA">
      <w:pPr>
        <w:pStyle w:val="Title2"/>
      </w:pPr>
    </w:p>
    <w:p w14:paraId="3A28CD56" w14:textId="77777777" w:rsidR="003F5409" w:rsidRDefault="003F5409" w:rsidP="00B823AA">
      <w:pPr>
        <w:pStyle w:val="Title2"/>
      </w:pPr>
    </w:p>
    <w:p w14:paraId="4A5A3495" w14:textId="77777777" w:rsidR="003F5409" w:rsidRDefault="003F5409" w:rsidP="00B823AA">
      <w:pPr>
        <w:pStyle w:val="Title2"/>
      </w:pPr>
    </w:p>
    <w:p w14:paraId="01A017E4" w14:textId="77777777" w:rsidR="003F5409" w:rsidRDefault="003F5409" w:rsidP="00B823AA">
      <w:pPr>
        <w:pStyle w:val="Title2"/>
      </w:pPr>
    </w:p>
    <w:p w14:paraId="75C13E8C" w14:textId="77777777" w:rsidR="003F5409" w:rsidRDefault="003F5409" w:rsidP="00B823AA">
      <w:pPr>
        <w:pStyle w:val="Title2"/>
      </w:pPr>
    </w:p>
    <w:p w14:paraId="11896DF6" w14:textId="77777777" w:rsidR="003F5409" w:rsidRDefault="003F5409" w:rsidP="00B823AA">
      <w:pPr>
        <w:pStyle w:val="Title2"/>
      </w:pPr>
    </w:p>
    <w:p w14:paraId="604C2100" w14:textId="77777777" w:rsidR="003F5409" w:rsidRDefault="003F5409" w:rsidP="00B823AA">
      <w:pPr>
        <w:pStyle w:val="Title2"/>
      </w:pPr>
    </w:p>
    <w:p w14:paraId="639AE466" w14:textId="77777777" w:rsidR="003F5409" w:rsidRDefault="003F5409" w:rsidP="00B823AA">
      <w:pPr>
        <w:pStyle w:val="Title2"/>
      </w:pPr>
    </w:p>
    <w:p w14:paraId="4839105F" w14:textId="77777777" w:rsidR="003F5409" w:rsidRDefault="003F5409" w:rsidP="00B823AA">
      <w:pPr>
        <w:pStyle w:val="Title2"/>
      </w:pPr>
    </w:p>
    <w:p w14:paraId="5035D4E4" w14:textId="77777777" w:rsidR="003F5409" w:rsidRDefault="003F5409" w:rsidP="00B823AA">
      <w:pPr>
        <w:pStyle w:val="Title2"/>
      </w:pPr>
    </w:p>
    <w:p w14:paraId="3C351A80" w14:textId="77777777" w:rsidR="003F5409" w:rsidRDefault="003F5409" w:rsidP="00B823AA">
      <w:pPr>
        <w:pStyle w:val="Title2"/>
      </w:pPr>
    </w:p>
    <w:p w14:paraId="5C467B03" w14:textId="77777777" w:rsidR="003F5409" w:rsidRDefault="003F5409" w:rsidP="00B823AA">
      <w:pPr>
        <w:pStyle w:val="Title2"/>
      </w:pPr>
    </w:p>
    <w:p w14:paraId="16EA0C1E" w14:textId="77777777" w:rsidR="003F5409" w:rsidRDefault="003F5409" w:rsidP="00B823AA">
      <w:pPr>
        <w:pStyle w:val="Title2"/>
      </w:pPr>
    </w:p>
    <w:p w14:paraId="2BDF8F33" w14:textId="77777777" w:rsidR="003F5409" w:rsidRDefault="003F5409" w:rsidP="00B823AA">
      <w:pPr>
        <w:pStyle w:val="Title2"/>
      </w:pPr>
    </w:p>
    <w:p w14:paraId="3A856920" w14:textId="77777777" w:rsidR="003F5409" w:rsidRDefault="003F5409" w:rsidP="00B823AA">
      <w:pPr>
        <w:pStyle w:val="Title2"/>
      </w:pPr>
    </w:p>
    <w:p w14:paraId="2B1EC30C" w14:textId="77777777" w:rsidR="003F5409" w:rsidRDefault="003F5409" w:rsidP="00B823AA">
      <w:pPr>
        <w:pStyle w:val="Title2"/>
      </w:pPr>
    </w:p>
    <w:p w14:paraId="562D75B4" w14:textId="77777777" w:rsidR="00F66B7B" w:rsidRDefault="00B523D1" w:rsidP="00F36130">
      <w:pPr>
        <w:pStyle w:val="Heading1"/>
      </w:pPr>
      <w:r>
        <w:lastRenderedPageBreak/>
        <w:t xml:space="preserve">Anatomy and anatomy </w:t>
      </w:r>
      <w:r w:rsidR="00F36130">
        <w:t xml:space="preserve"> </w:t>
      </w:r>
    </w:p>
    <w:p w14:paraId="29096C22" w14:textId="3B33917B" w:rsidR="00F36130" w:rsidRDefault="001A29F1" w:rsidP="00B001A0">
      <w:pPr>
        <w:ind w:firstLine="0"/>
      </w:pPr>
      <w:r>
        <w:tab/>
      </w:r>
      <w:r w:rsidR="00AA3B14">
        <w:t>The human body respon</w:t>
      </w:r>
      <w:r w:rsidR="007C3385">
        <w:t>ds</w:t>
      </w:r>
      <w:r w:rsidR="00AA3B14">
        <w:t xml:space="preserve"> to the external and internal </w:t>
      </w:r>
      <w:r w:rsidR="00AC32DD">
        <w:t>conditions</w:t>
      </w:r>
      <w:r w:rsidR="00AA3B14">
        <w:t xml:space="preserve"> </w:t>
      </w:r>
      <w:r w:rsidR="00AC32DD">
        <w:t xml:space="preserve">differently. Considering the nature of </w:t>
      </w:r>
      <w:r w:rsidR="007C3385">
        <w:t xml:space="preserve">the </w:t>
      </w:r>
      <w:r w:rsidR="00AC32DD">
        <w:t xml:space="preserve">infection, the human body takes up </w:t>
      </w:r>
      <w:r w:rsidR="00DD6AC4">
        <w:t>defense measures</w:t>
      </w:r>
      <w:r w:rsidR="00AC32DD">
        <w:t xml:space="preserve"> against it. It also differs the way how th</w:t>
      </w:r>
      <w:r w:rsidR="007C3385">
        <w:t>is</w:t>
      </w:r>
      <w:r w:rsidR="00AC32DD">
        <w:t xml:space="preserve"> infection</w:t>
      </w:r>
      <w:r w:rsidR="00522EF0">
        <w:t xml:space="preserve"> inside the human body spreads. Resultantly, the human body responds to the bacterial and viral infection differently</w:t>
      </w:r>
      <w:r w:rsidR="007C3385">
        <w:t xml:space="preserve"> </w:t>
      </w:r>
      <w:r w:rsidR="007C3385">
        <w:fldChar w:fldCharType="begin"/>
      </w:r>
      <w:r w:rsidR="007C3385">
        <w:instrText xml:space="preserve"> ADDIN ZOTERO_ITEM CSL_CITATION {"citationID":"RRKr3VCg","properties":{"formattedCitation":"(Brain, 2004)","plainCitation":"(Brain, 2004)","noteIndex":0},"citationItems":[{"id":752,"uris":["http://zotero.org/users/local/s8f0QVnP/items/CJ9Z5YV5"],"uri":["http://zotero.org/users/local/s8f0QVnP/items/CJ9Z5YV5"],"itemData":{"id":752,"type":"article-journal","title":"How your immune system works","container-title":"Found at http://science. howstuffworks. com/immune-system4. htm","source":"Google Scholar","author":[{"family":"Brain","given":"Marshall"}],"issued":{"date-parts":[["2004"]]}}}],"schema":"https://github.com/citation-style-language/schema/raw/master/csl-citation.json"} </w:instrText>
      </w:r>
      <w:r w:rsidR="007C3385">
        <w:fldChar w:fldCharType="separate"/>
      </w:r>
      <w:r w:rsidR="007C3385" w:rsidRPr="007C3385">
        <w:rPr>
          <w:rFonts w:ascii="Times New Roman" w:hAnsi="Times New Roman" w:cs="Times New Roman"/>
        </w:rPr>
        <w:t>(Brain, 2004)</w:t>
      </w:r>
      <w:r w:rsidR="007C3385">
        <w:fldChar w:fldCharType="end"/>
      </w:r>
      <w:r w:rsidR="00522EF0">
        <w:t>. To the bacterial infection, the body reacts by increasing the blood flow while regulating and increasing the blood flow. In doing so, the body destroys the bacteria and sends in the cells from the immune system. In all this process, the antibodies produced by the immune system helps the bacteria which p</w:t>
      </w:r>
      <w:r w:rsidR="007C3385">
        <w:t>la</w:t>
      </w:r>
      <w:r w:rsidR="00522EF0">
        <w:t xml:space="preserve">y </w:t>
      </w:r>
      <w:r w:rsidR="007C3385">
        <w:t xml:space="preserve">an </w:t>
      </w:r>
      <w:r w:rsidR="00522EF0">
        <w:t xml:space="preserve">important role in cell destruction. </w:t>
      </w:r>
    </w:p>
    <w:p w14:paraId="698623D9" w14:textId="5A7BDE39" w:rsidR="00721036" w:rsidRDefault="00522EF0" w:rsidP="00471832">
      <w:r w:rsidRPr="00522EF0">
        <w:t xml:space="preserve">Compared to this, the human body reacts to viral infections </w:t>
      </w:r>
      <w:proofErr w:type="gramStart"/>
      <w:r w:rsidRPr="00522EF0">
        <w:t>by the use of</w:t>
      </w:r>
      <w:proofErr w:type="gramEnd"/>
      <w:r w:rsidRPr="00522EF0">
        <w:t xml:space="preserve"> natural killer cells. Natural killer cells destroy the virus</w:t>
      </w:r>
      <w:r w:rsidR="007C3385">
        <w:t>-</w:t>
      </w:r>
      <w:r w:rsidRPr="00522EF0">
        <w:t xml:space="preserve">infected cells, without regard to antigens. They use chemicals to induce apoptosis </w:t>
      </w:r>
      <w:r w:rsidR="00DD6AC4">
        <w:t>in the</w:t>
      </w:r>
      <w:r w:rsidRPr="00522EF0">
        <w:t> infected cells. Since they are not antigen</w:t>
      </w:r>
      <w:r w:rsidR="007C3385">
        <w:t>-</w:t>
      </w:r>
      <w:r w:rsidRPr="00522EF0">
        <w:t>based, they can act faster than most of the system</w:t>
      </w:r>
      <w:r w:rsidR="007C3385">
        <w:t xml:space="preserve"> </w:t>
      </w:r>
      <w:r w:rsidR="007C3385">
        <w:fldChar w:fldCharType="begin"/>
      </w:r>
      <w:r w:rsidR="007C3385">
        <w:instrText xml:space="preserve"> ADDIN ZOTERO_ITEM CSL_CITATION {"citationID":"0yCVGdAZ","properties":{"formattedCitation":"(Brain, 2004)","plainCitation":"(Brain, 2004)","noteIndex":0},"citationItems":[{"id":752,"uris":["http://zotero.org/users/local/s8f0QVnP/items/CJ9Z5YV5"],"uri":["http://zotero.org/users/local/s8f0QVnP/items/CJ9Z5YV5"],"itemData":{"id":752,"type":"article-journal","title":"How your immune system works","container-title":"Found at http://science. howstuffworks. com/immune-system4. htm","source":"Google Scholar","author":[{"family":"Brain","given":"Marshall"}],"issued":{"date-parts":[["2004"]]}}}],"schema":"https://github.com/citation-style-language/schema/raw/master/csl-citation.json"} </w:instrText>
      </w:r>
      <w:r w:rsidR="007C3385">
        <w:fldChar w:fldCharType="separate"/>
      </w:r>
      <w:r w:rsidR="007C3385" w:rsidRPr="007C3385">
        <w:rPr>
          <w:rFonts w:ascii="Times New Roman" w:hAnsi="Times New Roman" w:cs="Times New Roman"/>
        </w:rPr>
        <w:t>(Brain, 2004)</w:t>
      </w:r>
      <w:r w:rsidR="007C3385">
        <w:fldChar w:fldCharType="end"/>
      </w:r>
      <w:r w:rsidRPr="00522EF0">
        <w:t>. Some virus</w:t>
      </w:r>
      <w:r w:rsidR="007C3385">
        <w:t>-</w:t>
      </w:r>
      <w:r w:rsidRPr="00522EF0">
        <w:t>infected cells also produce proteins called Interferons, which help</w:t>
      </w:r>
      <w:r w:rsidR="00DD6AC4">
        <w:t xml:space="preserve"> to</w:t>
      </w:r>
      <w:r w:rsidRPr="00522EF0">
        <w:t xml:space="preserve"> reduce virus replication in other cells. Antibodies</w:t>
      </w:r>
      <w:r w:rsidR="00DD6AC4">
        <w:t xml:space="preserve"> are produced by B-cells that</w:t>
      </w:r>
      <w:r w:rsidRPr="00522EF0">
        <w:t xml:space="preserve"> bind to viruses and prevent them from infecting other cells in the human body. Cytotoxic T-cells also react to viral antigens and attack infected cells.</w:t>
      </w:r>
    </w:p>
    <w:p w14:paraId="5A1A3151" w14:textId="45C01DB9" w:rsidR="00721036" w:rsidRPr="00721036" w:rsidRDefault="00721036" w:rsidP="00471832">
      <w:r w:rsidRPr="00721036">
        <w:t>Another contrasting aspect between the viral and bacterial infection exist</w:t>
      </w:r>
      <w:r w:rsidR="007C3385">
        <w:t>s</w:t>
      </w:r>
      <w:r w:rsidRPr="00721036">
        <w:t xml:space="preserve"> in the manner</w:t>
      </w:r>
      <w:r w:rsidR="00DD6AC4">
        <w:t>,</w:t>
      </w:r>
      <w:r w:rsidRPr="00721036">
        <w:t xml:space="preserve"> the immune system of the body treats them. The immune system is generally very good</w:t>
      </w:r>
      <w:r w:rsidR="00471832">
        <w:t xml:space="preserve"> </w:t>
      </w:r>
      <w:r w:rsidRPr="00721036">
        <w:t xml:space="preserve">against most viruses. However, it is very slow to respond. It takes a long time </w:t>
      </w:r>
      <w:r w:rsidR="00DD6AC4">
        <w:t xml:space="preserve">like few </w:t>
      </w:r>
      <w:r w:rsidR="00471832">
        <w:t>days to weeks and</w:t>
      </w:r>
      <w:r w:rsidRPr="00721036">
        <w:t xml:space="preserve"> in some cases, months to recognize and mount a </w:t>
      </w:r>
      <w:r w:rsidR="00DD6AC4" w:rsidRPr="00721036">
        <w:t>defen</w:t>
      </w:r>
      <w:r w:rsidR="00DD6AC4">
        <w:t>s</w:t>
      </w:r>
      <w:r w:rsidR="00DD6AC4" w:rsidRPr="00721036">
        <w:t>e</w:t>
      </w:r>
      <w:r w:rsidRPr="00721036">
        <w:t xml:space="preserve"> against a virus</w:t>
      </w:r>
      <w:r w:rsidR="00471832">
        <w:t>.</w:t>
      </w:r>
      <w:r w:rsidRPr="00721036">
        <w:t xml:space="preserve"> During that time, the virus</w:t>
      </w:r>
      <w:r w:rsidR="00471832">
        <w:t xml:space="preserve"> freely</w:t>
      </w:r>
      <w:r w:rsidRPr="00721036">
        <w:t xml:space="preserve"> </w:t>
      </w:r>
      <w:r w:rsidR="00471832">
        <w:t>multiplies and does so</w:t>
      </w:r>
      <w:r w:rsidRPr="00721036">
        <w:t xml:space="preserve"> </w:t>
      </w:r>
      <w:r w:rsidR="00471832" w:rsidRPr="00721036">
        <w:t xml:space="preserve">without </w:t>
      </w:r>
      <w:r w:rsidR="00471832">
        <w:t xml:space="preserve">any </w:t>
      </w:r>
      <w:r w:rsidRPr="00721036">
        <w:t xml:space="preserve">resistance, </w:t>
      </w:r>
      <w:r w:rsidR="00471832">
        <w:t xml:space="preserve">which can </w:t>
      </w:r>
      <w:r w:rsidRPr="00721036">
        <w:t>wreak</w:t>
      </w:r>
      <w:r w:rsidR="00471832">
        <w:t xml:space="preserve"> </w:t>
      </w:r>
      <w:r w:rsidRPr="00721036">
        <w:t xml:space="preserve">havoc </w:t>
      </w:r>
      <w:r w:rsidR="00DD6AC4">
        <w:t>in the body</w:t>
      </w:r>
      <w:r w:rsidRPr="00721036">
        <w:t>.</w:t>
      </w:r>
      <w:r w:rsidR="00471832">
        <w:t xml:space="preserve"> </w:t>
      </w:r>
      <w:r w:rsidRPr="00721036">
        <w:t xml:space="preserve">However, once </w:t>
      </w:r>
      <w:r w:rsidR="00471832">
        <w:t>the</w:t>
      </w:r>
      <w:r w:rsidRPr="00721036">
        <w:t xml:space="preserve"> immune system </w:t>
      </w:r>
      <w:r w:rsidR="00471832">
        <w:t xml:space="preserve">encounters the </w:t>
      </w:r>
      <w:r w:rsidRPr="00721036">
        <w:t>virus, special cells “</w:t>
      </w:r>
      <w:r w:rsidR="00471832">
        <w:t>recognize</w:t>
      </w:r>
      <w:r w:rsidRPr="00721036">
        <w:t>” that virus.</w:t>
      </w:r>
      <w:r w:rsidR="00471832">
        <w:t xml:space="preserve"> </w:t>
      </w:r>
      <w:proofErr w:type="gramStart"/>
      <w:r w:rsidRPr="00721036">
        <w:t>So</w:t>
      </w:r>
      <w:proofErr w:type="gramEnd"/>
      <w:r w:rsidRPr="00721036">
        <w:t xml:space="preserve"> </w:t>
      </w:r>
      <w:r w:rsidRPr="00721036">
        <w:lastRenderedPageBreak/>
        <w:t xml:space="preserve">if </w:t>
      </w:r>
      <w:r w:rsidR="00471832">
        <w:t xml:space="preserve">the body </w:t>
      </w:r>
      <w:r w:rsidRPr="00721036">
        <w:t>encounter</w:t>
      </w:r>
      <w:r w:rsidR="00471832">
        <w:t>s</w:t>
      </w:r>
      <w:r w:rsidRPr="00721036">
        <w:t xml:space="preserve"> that same virus again, </w:t>
      </w:r>
      <w:r w:rsidR="00471832">
        <w:t xml:space="preserve">the </w:t>
      </w:r>
      <w:r w:rsidRPr="00721036">
        <w:t>immune system responds pretty much instantly, destroying it before it starts to multiply.</w:t>
      </w:r>
    </w:p>
    <w:p w14:paraId="39E2E970" w14:textId="33306DB9" w:rsidR="0021587C" w:rsidRDefault="00471832" w:rsidP="0021587C">
      <w:r>
        <w:t>In contrast to this, t</w:t>
      </w:r>
      <w:r w:rsidR="00721036" w:rsidRPr="00721036">
        <w:t xml:space="preserve">he purpose of a vaccine is to introduce </w:t>
      </w:r>
      <w:r w:rsidR="007C3385">
        <w:t xml:space="preserve">the </w:t>
      </w:r>
      <w:r w:rsidR="00721036" w:rsidRPr="00721036">
        <w:t xml:space="preserve">immune system </w:t>
      </w:r>
      <w:r w:rsidR="00E51250">
        <w:t xml:space="preserve">with a </w:t>
      </w:r>
      <w:r w:rsidR="00721036" w:rsidRPr="00721036">
        <w:t>weakened or killed virus. Some viruses</w:t>
      </w:r>
      <w:r w:rsidR="007C3385">
        <w:t>, however,</w:t>
      </w:r>
      <w:r w:rsidR="00721036" w:rsidRPr="00721036">
        <w:t xml:space="preserve"> mutate rapidly, </w:t>
      </w:r>
      <w:r w:rsidR="00904905">
        <w:t xml:space="preserve">for example, </w:t>
      </w:r>
      <w:r w:rsidR="00721036" w:rsidRPr="00721036">
        <w:t xml:space="preserve">influenza. If </w:t>
      </w:r>
      <w:r w:rsidR="00E51250">
        <w:t xml:space="preserve">the human body </w:t>
      </w:r>
      <w:r w:rsidR="00721036" w:rsidRPr="00721036">
        <w:t>get</w:t>
      </w:r>
      <w:r w:rsidR="00904905">
        <w:t>s expose</w:t>
      </w:r>
      <w:r w:rsidR="00DD6AC4">
        <w:t>d</w:t>
      </w:r>
      <w:r w:rsidR="00721036" w:rsidRPr="00721036">
        <w:t xml:space="preserve"> </w:t>
      </w:r>
      <w:r>
        <w:t xml:space="preserve">to influenza, </w:t>
      </w:r>
      <w:r w:rsidR="00904905">
        <w:t xml:space="preserve">the </w:t>
      </w:r>
      <w:r>
        <w:t>body will rem</w:t>
      </w:r>
      <w:r w:rsidR="00721036" w:rsidRPr="00721036">
        <w:t xml:space="preserve">ember it, but </w:t>
      </w:r>
      <w:r w:rsidR="00904905">
        <w:t xml:space="preserve">within a </w:t>
      </w:r>
      <w:r w:rsidR="00721036" w:rsidRPr="00721036">
        <w:t>year</w:t>
      </w:r>
      <w:r w:rsidR="00DD6AC4">
        <w:t>,</w:t>
      </w:r>
      <w:r w:rsidR="00904905">
        <w:t xml:space="preserve"> the influenza virus can mutate</w:t>
      </w:r>
      <w:r w:rsidR="00721036" w:rsidRPr="00721036">
        <w:t xml:space="preserve"> so much that it is, as far as </w:t>
      </w:r>
      <w:r w:rsidR="00904905">
        <w:t xml:space="preserve">the human </w:t>
      </w:r>
      <w:r w:rsidR="00721036" w:rsidRPr="00721036">
        <w:t>immune system is concerned, a brand-new virus</w:t>
      </w:r>
      <w:r w:rsidR="007C3385">
        <w:t xml:space="preserve"> </w:t>
      </w:r>
      <w:r w:rsidR="007C3385">
        <w:fldChar w:fldCharType="begin"/>
      </w:r>
      <w:r w:rsidR="007C3385">
        <w:instrText xml:space="preserve"> ADDIN ZOTERO_ITEM CSL_CITATION {"citationID":"1XN6gBnQ","properties":{"formattedCitation":"(Brain, 2004)","plainCitation":"(Brain, 2004)","noteIndex":0},"citationItems":[{"id":752,"uris":["http://zotero.org/users/local/s8f0QVnP/items/CJ9Z5YV5"],"uri":["http://zotero.org/users/local/s8f0QVnP/items/CJ9Z5YV5"],"itemData":{"id":752,"type":"article-journal","title":"How your immune system works","container-title":"Found at http://science. howstuffworks. com/immune-system4. htm","source":"Google Scholar","author":[{"family":"Brain","given":"Marshall"}],"issued":{"date-parts":[["2004"]]}}}],"schema":"https://github.com/citation-style-language/schema/raw/master/csl-citation.json"} </w:instrText>
      </w:r>
      <w:r w:rsidR="007C3385">
        <w:fldChar w:fldCharType="separate"/>
      </w:r>
      <w:r w:rsidR="007C3385" w:rsidRPr="007C3385">
        <w:rPr>
          <w:rFonts w:ascii="Times New Roman" w:hAnsi="Times New Roman" w:cs="Times New Roman"/>
        </w:rPr>
        <w:t>(Brain, 2004)</w:t>
      </w:r>
      <w:r w:rsidR="007C3385">
        <w:fldChar w:fldCharType="end"/>
      </w:r>
      <w:r w:rsidR="00721036" w:rsidRPr="00721036">
        <w:t>.</w:t>
      </w:r>
      <w:r>
        <w:t xml:space="preserve"> </w:t>
      </w:r>
      <w:r w:rsidR="00904905">
        <w:t>Similarly, s</w:t>
      </w:r>
      <w:r w:rsidR="00721036" w:rsidRPr="00721036">
        <w:t xml:space="preserve">ome viruses attack the cells that are responsible for </w:t>
      </w:r>
      <w:r w:rsidR="00904905">
        <w:t xml:space="preserve">the </w:t>
      </w:r>
      <w:r w:rsidR="00721036" w:rsidRPr="00721036">
        <w:t xml:space="preserve">immune response, like HIV. It doesn’t help to have </w:t>
      </w:r>
      <w:r w:rsidR="00904905">
        <w:t xml:space="preserve">the </w:t>
      </w:r>
      <w:r w:rsidR="00721036" w:rsidRPr="00721036">
        <w:t xml:space="preserve">immune system recognize HIV if the cells that are supposed to respond are the ones that the virus </w:t>
      </w:r>
      <w:r w:rsidR="00DD6AC4">
        <w:t xml:space="preserve">has already </w:t>
      </w:r>
      <w:r w:rsidR="00721036" w:rsidRPr="00721036">
        <w:t>destroy</w:t>
      </w:r>
      <w:r w:rsidR="00DD6AC4">
        <w:t>ed</w:t>
      </w:r>
      <w:r w:rsidR="00721036" w:rsidRPr="00721036">
        <w:t>.</w:t>
      </w:r>
      <w:r w:rsidR="0021587C">
        <w:t xml:space="preserve"> </w:t>
      </w:r>
    </w:p>
    <w:p w14:paraId="51222E93" w14:textId="50EA0D7A" w:rsidR="009C60BE" w:rsidRDefault="009C60BE" w:rsidP="0021587C">
      <w:r>
        <w:t xml:space="preserve">Lastly, </w:t>
      </w:r>
      <w:proofErr w:type="gramStart"/>
      <w:r>
        <w:t>It</w:t>
      </w:r>
      <w:proofErr w:type="gramEnd"/>
      <w:r>
        <w:t xml:space="preserve"> is</w:t>
      </w:r>
      <w:r w:rsidR="0021587C" w:rsidRPr="0021587C">
        <w:t xml:space="preserve"> important,</w:t>
      </w:r>
      <w:r w:rsidR="0021587C">
        <w:t xml:space="preserve"> to note that</w:t>
      </w:r>
      <w:r w:rsidR="0021587C" w:rsidRPr="0021587C">
        <w:t xml:space="preserve"> there</w:t>
      </w:r>
      <w:r w:rsidR="00DD6AC4">
        <w:t xml:space="preserve"> is</w:t>
      </w:r>
      <w:r w:rsidR="0021587C" w:rsidRPr="0021587C">
        <w:t xml:space="preserve"> currently no good way to distinguish between viral </w:t>
      </w:r>
      <w:r w:rsidR="0021587C">
        <w:t xml:space="preserve">infection </w:t>
      </w:r>
      <w:r>
        <w:t>and bacterial infections. T</w:t>
      </w:r>
      <w:r w:rsidR="0021587C" w:rsidRPr="0021587C">
        <w:t>he resultant diagnostic uncertainty is a major driver in antibiotic over</w:t>
      </w:r>
      <w:r w:rsidR="007C3385">
        <w:t>-</w:t>
      </w:r>
      <w:r w:rsidR="0021587C" w:rsidRPr="0021587C">
        <w:t>prescription</w:t>
      </w:r>
      <w:r>
        <w:t>,</w:t>
      </w:r>
      <w:r w:rsidR="0021587C" w:rsidRPr="0021587C">
        <w:t xml:space="preserve"> which in turn</w:t>
      </w:r>
      <w:r w:rsidR="00DD6AC4">
        <w:t xml:space="preserve"> is</w:t>
      </w:r>
      <w:r w:rsidR="0021587C" w:rsidRPr="0021587C">
        <w:t xml:space="preserve"> a major dr</w:t>
      </w:r>
      <w:r>
        <w:t>iver of antibiotic resistance. However,</w:t>
      </w:r>
      <w:r w:rsidR="0021587C" w:rsidRPr="0021587C">
        <w:t xml:space="preserve"> antibiotic resistance is emerging as a major threat to public health.</w:t>
      </w:r>
      <w:r w:rsidR="00733C68">
        <w:t xml:space="preserve"> Initial infections make the same turn in health, in the case of both viral and bacterial infections. At the preliminary stages, the body reacts to virus in the same manner.</w:t>
      </w:r>
      <w:r>
        <w:t xml:space="preserve"> </w:t>
      </w:r>
      <w:r w:rsidR="00733C68">
        <w:t xml:space="preserve">In the </w:t>
      </w:r>
      <w:r w:rsidR="0021587C" w:rsidRPr="0021587C">
        <w:t xml:space="preserve">last stages </w:t>
      </w:r>
      <w:r w:rsidR="00733C68">
        <w:t>the infections mainly remain the</w:t>
      </w:r>
      <w:r>
        <w:t xml:space="preserve"> same.</w:t>
      </w:r>
    </w:p>
    <w:p w14:paraId="2761A2C8" w14:textId="508A65E4" w:rsidR="007C3385" w:rsidRDefault="00DD6AC4" w:rsidP="009C60BE">
      <w:r>
        <w:t>However,</w:t>
      </w:r>
      <w:r w:rsidR="0021587C" w:rsidRPr="0021587C">
        <w:t xml:space="preserve"> when the </w:t>
      </w:r>
      <w:r w:rsidR="00733C68">
        <w:t xml:space="preserve">defense against the disease </w:t>
      </w:r>
      <w:r w:rsidR="000967B8">
        <w:t>reach during</w:t>
      </w:r>
      <w:r w:rsidR="0021587C" w:rsidRPr="0021587C">
        <w:t xml:space="preserve"> fighting</w:t>
      </w:r>
      <w:r>
        <w:t>,</w:t>
      </w:r>
      <w:r w:rsidR="0021587C" w:rsidRPr="0021587C">
        <w:t xml:space="preserve"> </w:t>
      </w:r>
      <w:r w:rsidR="009C60BE">
        <w:t xml:space="preserve">there </w:t>
      </w:r>
      <w:r w:rsidR="000967B8">
        <w:t xml:space="preserve">happens some </w:t>
      </w:r>
      <w:r w:rsidR="009C60BE">
        <w:t xml:space="preserve">differences. In </w:t>
      </w:r>
      <w:r w:rsidR="000967B8">
        <w:t xml:space="preserve">the case of </w:t>
      </w:r>
      <w:r w:rsidR="0021587C" w:rsidRPr="0021587C">
        <w:t>bacterial infection</w:t>
      </w:r>
      <w:r>
        <w:t>,</w:t>
      </w:r>
      <w:r w:rsidR="0021587C" w:rsidRPr="0021587C">
        <w:t xml:space="preserve"> more of the </w:t>
      </w:r>
      <w:r w:rsidR="009C60BE" w:rsidRPr="0021587C">
        <w:t>innate</w:t>
      </w:r>
      <w:r w:rsidR="0021587C" w:rsidRPr="0021587C">
        <w:t xml:space="preserve"> immune system </w:t>
      </w:r>
      <w:r w:rsidR="000967B8">
        <w:t xml:space="preserve">remains </w:t>
      </w:r>
      <w:r w:rsidR="0021587C" w:rsidRPr="0021587C">
        <w:t xml:space="preserve">activated, </w:t>
      </w:r>
      <w:r w:rsidR="009C60BE">
        <w:t xml:space="preserve">as it </w:t>
      </w:r>
      <w:r w:rsidR="000967B8">
        <w:t>contains</w:t>
      </w:r>
      <w:r w:rsidR="009C60BE">
        <w:t xml:space="preserve"> </w:t>
      </w:r>
      <w:r w:rsidR="0021587C" w:rsidRPr="0021587C">
        <w:t>some bacteria</w:t>
      </w:r>
      <w:r w:rsidR="007C3385">
        <w:t>-</w:t>
      </w:r>
      <w:r w:rsidR="0021587C" w:rsidRPr="0021587C">
        <w:t>specific featu</w:t>
      </w:r>
      <w:r w:rsidR="009C60BE">
        <w:t>res</w:t>
      </w:r>
      <w:r w:rsidR="000967B8">
        <w:t>.</w:t>
      </w:r>
      <w:r w:rsidR="009C60BE">
        <w:t xml:space="preserve"> </w:t>
      </w:r>
      <w:r w:rsidR="000967B8">
        <w:t>Lastly</w:t>
      </w:r>
      <w:r w:rsidRPr="0021587C">
        <w:t>,</w:t>
      </w:r>
      <w:r w:rsidR="0021587C" w:rsidRPr="0021587C">
        <w:t xml:space="preserve"> more </w:t>
      </w:r>
      <w:r w:rsidR="009C60BE" w:rsidRPr="0021587C">
        <w:t>granulocytes</w:t>
      </w:r>
      <w:r w:rsidR="0021587C" w:rsidRPr="0021587C">
        <w:t>,</w:t>
      </w:r>
      <w:r w:rsidR="009C60BE" w:rsidRPr="0021587C">
        <w:t> mainly</w:t>
      </w:r>
      <w:r w:rsidR="0021587C" w:rsidRPr="0021587C">
        <w:t xml:space="preserve"> neutrophil and </w:t>
      </w:r>
      <w:proofErr w:type="spellStart"/>
      <w:r w:rsidR="0021587C" w:rsidRPr="0021587C">
        <w:t>eorinophil</w:t>
      </w:r>
      <w:proofErr w:type="spellEnd"/>
      <w:r w:rsidR="0021587C" w:rsidRPr="0021587C">
        <w:t xml:space="preserve">, </w:t>
      </w:r>
      <w:r w:rsidR="000967B8">
        <w:t xml:space="preserve">are </w:t>
      </w:r>
      <w:r w:rsidR="0021587C" w:rsidRPr="0021587C">
        <w:t>recruited to th</w:t>
      </w:r>
      <w:r w:rsidR="009C60BE">
        <w:t>e site to empty their granul</w:t>
      </w:r>
      <w:r>
        <w:t>es</w:t>
      </w:r>
      <w:r w:rsidR="009C60BE">
        <w:t xml:space="preserve">. </w:t>
      </w:r>
      <w:r w:rsidR="0021587C" w:rsidRPr="0021587C">
        <w:t>For vir</w:t>
      </w:r>
      <w:r>
        <w:t>al</w:t>
      </w:r>
      <w:r w:rsidR="0021587C" w:rsidRPr="0021587C">
        <w:t xml:space="preserve"> infection</w:t>
      </w:r>
      <w:r w:rsidR="007C3385">
        <w:t>,</w:t>
      </w:r>
      <w:r w:rsidR="0021587C" w:rsidRPr="0021587C">
        <w:t xml:space="preserve"> </w:t>
      </w:r>
      <w:r w:rsidR="009C60BE">
        <w:t>more killer T</w:t>
      </w:r>
      <w:r w:rsidR="0021587C" w:rsidRPr="0021587C">
        <w:t>-cell</w:t>
      </w:r>
      <w:r w:rsidR="009C60BE">
        <w:t>s</w:t>
      </w:r>
      <w:r w:rsidR="0021587C" w:rsidRPr="0021587C">
        <w:t xml:space="preserve"> activation</w:t>
      </w:r>
      <w:r w:rsidR="009C60BE">
        <w:t xml:space="preserve"> is workable</w:t>
      </w:r>
      <w:r w:rsidR="0021587C" w:rsidRPr="0021587C">
        <w:t>, as the infecte</w:t>
      </w:r>
      <w:bookmarkStart w:id="0" w:name="_GoBack"/>
      <w:bookmarkEnd w:id="0"/>
      <w:r w:rsidR="0021587C" w:rsidRPr="0021587C">
        <w:t xml:space="preserve">d cells will </w:t>
      </w:r>
      <w:r w:rsidR="009C60BE" w:rsidRPr="0021587C">
        <w:t>present</w:t>
      </w:r>
      <w:r w:rsidR="0021587C" w:rsidRPr="0021587C">
        <w:t xml:space="preserve"> virus from the</w:t>
      </w:r>
      <w:r>
        <w:t xml:space="preserve"> </w:t>
      </w:r>
      <w:r w:rsidR="0021587C" w:rsidRPr="0021587C">
        <w:t>inside and therefore needs to be destroyed.</w:t>
      </w:r>
    </w:p>
    <w:p w14:paraId="67AEA347" w14:textId="77777777" w:rsidR="007C3385" w:rsidRDefault="007C3385">
      <w:r>
        <w:br w:type="page"/>
      </w:r>
    </w:p>
    <w:p w14:paraId="31BAC5B8" w14:textId="48783AE9" w:rsidR="00522EF0" w:rsidRDefault="007C3385" w:rsidP="007C3385">
      <w:pPr>
        <w:pStyle w:val="Heading1"/>
      </w:pPr>
      <w:r>
        <w:lastRenderedPageBreak/>
        <w:t>References</w:t>
      </w:r>
    </w:p>
    <w:p w14:paraId="653FDF09" w14:textId="77777777" w:rsidR="00324D5A" w:rsidRPr="00324D5A" w:rsidRDefault="00324D5A" w:rsidP="00324D5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324D5A">
        <w:rPr>
          <w:rFonts w:ascii="Times New Roman" w:hAnsi="Times New Roman" w:cs="Times New Roman"/>
        </w:rPr>
        <w:t xml:space="preserve">Brain, M. (2004). How your immune system works. </w:t>
      </w:r>
      <w:r w:rsidRPr="00324D5A">
        <w:rPr>
          <w:rFonts w:ascii="Times New Roman" w:hAnsi="Times New Roman" w:cs="Times New Roman"/>
          <w:i/>
          <w:iCs/>
        </w:rPr>
        <w:t>Found at Http://Science. Howstuffworks. Com/Immune-System4. Htm</w:t>
      </w:r>
      <w:r w:rsidRPr="00324D5A">
        <w:rPr>
          <w:rFonts w:ascii="Times New Roman" w:hAnsi="Times New Roman" w:cs="Times New Roman"/>
        </w:rPr>
        <w:t>.</w:t>
      </w:r>
    </w:p>
    <w:p w14:paraId="5E5C4924" w14:textId="77777777" w:rsidR="007C3385" w:rsidRPr="007C3385" w:rsidRDefault="00324D5A" w:rsidP="007C3385">
      <w:r>
        <w:fldChar w:fldCharType="end"/>
      </w:r>
    </w:p>
    <w:sectPr w:rsidR="007C3385" w:rsidRPr="007C3385">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94B71C" w14:textId="77777777" w:rsidR="00B475B3" w:rsidRDefault="00B475B3">
      <w:pPr>
        <w:spacing w:line="240" w:lineRule="auto"/>
      </w:pPr>
      <w:r>
        <w:separator/>
      </w:r>
    </w:p>
    <w:p w14:paraId="27417315" w14:textId="77777777" w:rsidR="00B475B3" w:rsidRDefault="00B475B3"/>
  </w:endnote>
  <w:endnote w:type="continuationSeparator" w:id="0">
    <w:p w14:paraId="3E07BE50" w14:textId="77777777" w:rsidR="00B475B3" w:rsidRDefault="00B475B3">
      <w:pPr>
        <w:spacing w:line="240" w:lineRule="auto"/>
      </w:pPr>
      <w:r>
        <w:continuationSeparator/>
      </w:r>
    </w:p>
    <w:p w14:paraId="4A1CE0B9" w14:textId="77777777" w:rsidR="00B475B3" w:rsidRDefault="00B475B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651204" w14:textId="77777777" w:rsidR="00B475B3" w:rsidRDefault="00B475B3">
      <w:pPr>
        <w:spacing w:line="240" w:lineRule="auto"/>
      </w:pPr>
      <w:r>
        <w:separator/>
      </w:r>
    </w:p>
    <w:p w14:paraId="4970DD86" w14:textId="77777777" w:rsidR="00B475B3" w:rsidRDefault="00B475B3"/>
  </w:footnote>
  <w:footnote w:type="continuationSeparator" w:id="0">
    <w:p w14:paraId="37E16A1F" w14:textId="77777777" w:rsidR="00B475B3" w:rsidRDefault="00B475B3">
      <w:pPr>
        <w:spacing w:line="240" w:lineRule="auto"/>
      </w:pPr>
      <w:r>
        <w:continuationSeparator/>
      </w:r>
    </w:p>
    <w:p w14:paraId="5DB0F017" w14:textId="77777777" w:rsidR="00B475B3" w:rsidRDefault="00B475B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B61AC1" w14:textId="77777777" w:rsidR="00E81978" w:rsidRDefault="00F80872">
    <w:pPr>
      <w:pStyle w:val="Header"/>
    </w:pPr>
    <w:r w:rsidRPr="00F80872">
      <w:rPr>
        <w:rStyle w:val="Strong"/>
      </w:rPr>
      <w:t xml:space="preserve"> </w:t>
    </w:r>
    <w:r w:rsidR="00B523D1">
      <w:rPr>
        <w:rStyle w:val="Strong"/>
      </w:rPr>
      <w:t xml:space="preserve">healthcare and NURSING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324D5A">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D58C2C" w14:textId="77777777" w:rsidR="00E81978" w:rsidRDefault="00B523D1">
    <w:pPr>
      <w:pStyle w:val="Header"/>
      <w:rPr>
        <w:rStyle w:val="Strong"/>
      </w:rPr>
    </w:pPr>
    <w:r>
      <w:t xml:space="preserve">Healthcare and Nursing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324D5A" w:rsidRPr="00324D5A">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A3MTc1MzQyMjIzNzVV0lEKTi0uzszPAykwrgUAS7HKDywAAAA="/>
  </w:docVars>
  <w:rsids>
    <w:rsidRoot w:val="005C39B5"/>
    <w:rsid w:val="00002B29"/>
    <w:rsid w:val="00063733"/>
    <w:rsid w:val="000967B8"/>
    <w:rsid w:val="000A3398"/>
    <w:rsid w:val="000A40AE"/>
    <w:rsid w:val="000C1F77"/>
    <w:rsid w:val="000D1FD0"/>
    <w:rsid w:val="000D2DA6"/>
    <w:rsid w:val="000D3F41"/>
    <w:rsid w:val="000E04F4"/>
    <w:rsid w:val="001043B6"/>
    <w:rsid w:val="00120D8C"/>
    <w:rsid w:val="00156E81"/>
    <w:rsid w:val="001A29F1"/>
    <w:rsid w:val="001C55CB"/>
    <w:rsid w:val="001D3AEE"/>
    <w:rsid w:val="0021587C"/>
    <w:rsid w:val="00235295"/>
    <w:rsid w:val="002513E9"/>
    <w:rsid w:val="00265074"/>
    <w:rsid w:val="00295816"/>
    <w:rsid w:val="00296FED"/>
    <w:rsid w:val="002A1132"/>
    <w:rsid w:val="002C1317"/>
    <w:rsid w:val="00324D5A"/>
    <w:rsid w:val="00355DCA"/>
    <w:rsid w:val="00386E26"/>
    <w:rsid w:val="003A2692"/>
    <w:rsid w:val="003D66CB"/>
    <w:rsid w:val="003F5409"/>
    <w:rsid w:val="0042619F"/>
    <w:rsid w:val="00433274"/>
    <w:rsid w:val="00445E12"/>
    <w:rsid w:val="00461BA3"/>
    <w:rsid w:val="0046629C"/>
    <w:rsid w:val="00471832"/>
    <w:rsid w:val="004724D7"/>
    <w:rsid w:val="00492655"/>
    <w:rsid w:val="00522EF0"/>
    <w:rsid w:val="0053467A"/>
    <w:rsid w:val="0054276E"/>
    <w:rsid w:val="00551A02"/>
    <w:rsid w:val="005534FA"/>
    <w:rsid w:val="005565B4"/>
    <w:rsid w:val="005B3A43"/>
    <w:rsid w:val="005C39B5"/>
    <w:rsid w:val="005D3A03"/>
    <w:rsid w:val="005E111A"/>
    <w:rsid w:val="005E6AF9"/>
    <w:rsid w:val="005F6BDF"/>
    <w:rsid w:val="00623034"/>
    <w:rsid w:val="00664D04"/>
    <w:rsid w:val="006A4D34"/>
    <w:rsid w:val="006D33BA"/>
    <w:rsid w:val="00721036"/>
    <w:rsid w:val="00733C68"/>
    <w:rsid w:val="00797F6D"/>
    <w:rsid w:val="007C3385"/>
    <w:rsid w:val="008002C0"/>
    <w:rsid w:val="008B0E56"/>
    <w:rsid w:val="008C5323"/>
    <w:rsid w:val="008D41FA"/>
    <w:rsid w:val="008D477A"/>
    <w:rsid w:val="008D5F9A"/>
    <w:rsid w:val="008E036B"/>
    <w:rsid w:val="008E0F8D"/>
    <w:rsid w:val="008E3AC1"/>
    <w:rsid w:val="00904905"/>
    <w:rsid w:val="00906227"/>
    <w:rsid w:val="009223E3"/>
    <w:rsid w:val="00945A71"/>
    <w:rsid w:val="009A6A3B"/>
    <w:rsid w:val="009C2EAC"/>
    <w:rsid w:val="009C60BE"/>
    <w:rsid w:val="00A57C5A"/>
    <w:rsid w:val="00A92A6B"/>
    <w:rsid w:val="00AA3B14"/>
    <w:rsid w:val="00AC32DD"/>
    <w:rsid w:val="00AC362E"/>
    <w:rsid w:val="00B001A0"/>
    <w:rsid w:val="00B4615C"/>
    <w:rsid w:val="00B475B3"/>
    <w:rsid w:val="00B523D1"/>
    <w:rsid w:val="00B566CC"/>
    <w:rsid w:val="00B75C13"/>
    <w:rsid w:val="00B823AA"/>
    <w:rsid w:val="00BA45DB"/>
    <w:rsid w:val="00BF4184"/>
    <w:rsid w:val="00C0601E"/>
    <w:rsid w:val="00C31D30"/>
    <w:rsid w:val="00C32C5C"/>
    <w:rsid w:val="00C370BD"/>
    <w:rsid w:val="00C82288"/>
    <w:rsid w:val="00C97C01"/>
    <w:rsid w:val="00CB10EB"/>
    <w:rsid w:val="00CD6E39"/>
    <w:rsid w:val="00CF2711"/>
    <w:rsid w:val="00CF6E91"/>
    <w:rsid w:val="00D151D3"/>
    <w:rsid w:val="00D234A0"/>
    <w:rsid w:val="00D30337"/>
    <w:rsid w:val="00D343E0"/>
    <w:rsid w:val="00D36A91"/>
    <w:rsid w:val="00D73CF9"/>
    <w:rsid w:val="00D85B68"/>
    <w:rsid w:val="00DD6AC4"/>
    <w:rsid w:val="00E258A7"/>
    <w:rsid w:val="00E51250"/>
    <w:rsid w:val="00E6004D"/>
    <w:rsid w:val="00E718C9"/>
    <w:rsid w:val="00E76E2A"/>
    <w:rsid w:val="00E81978"/>
    <w:rsid w:val="00E93155"/>
    <w:rsid w:val="00E96000"/>
    <w:rsid w:val="00E979DD"/>
    <w:rsid w:val="00EC2620"/>
    <w:rsid w:val="00EC34BA"/>
    <w:rsid w:val="00EC54E4"/>
    <w:rsid w:val="00EE5314"/>
    <w:rsid w:val="00EF24E0"/>
    <w:rsid w:val="00EF7809"/>
    <w:rsid w:val="00F0267A"/>
    <w:rsid w:val="00F36130"/>
    <w:rsid w:val="00F379B7"/>
    <w:rsid w:val="00F40525"/>
    <w:rsid w:val="00F525FA"/>
    <w:rsid w:val="00F66B7B"/>
    <w:rsid w:val="00F805B1"/>
    <w:rsid w:val="00F80872"/>
    <w:rsid w:val="00F82768"/>
    <w:rsid w:val="00FC553F"/>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A4EA8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customStyle="1" w:styleId="matchedterm">
    <w:name w:val="matched_term"/>
    <w:basedOn w:val="DefaultParagraphFont"/>
    <w:rsid w:val="00522EF0"/>
  </w:style>
  <w:style w:type="paragraph" w:customStyle="1" w:styleId="uiqtextpara">
    <w:name w:val="ui_qtext_para"/>
    <w:basedOn w:val="Normal"/>
    <w:rsid w:val="00721036"/>
    <w:pPr>
      <w:spacing w:before="100" w:beforeAutospacing="1" w:after="100" w:afterAutospacing="1" w:line="240" w:lineRule="auto"/>
      <w:ind w:firstLine="0"/>
    </w:pPr>
    <w:rPr>
      <w:rFonts w:ascii="Times New Roman" w:eastAsia="Times New Roman" w:hAnsi="Times New Roman" w:cs="Times New Roman"/>
      <w:kern w:val="0"/>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4551397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913</Words>
  <Characters>5207</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2:00Z</dcterms:created>
  <dcterms:modified xsi:type="dcterms:W3CDTF">2019-10-22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SD6FKFXG"/&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